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142685" w:rsidRPr="00142685" w:rsidRDefault="003601CC">
      <w:pPr>
        <w:jc w:val="center"/>
        <w:rPr>
          <w:b/>
        </w:rPr>
      </w:pPr>
      <w:r w:rsidRPr="003601CC">
        <w:rPr>
          <w:b/>
        </w:rPr>
        <w:t>HyperTerminal</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7577D4" w:rsidRDefault="00142685" w:rsidP="007577D4">
      <w:pPr>
        <w:ind w:firstLine="0"/>
      </w:pPr>
      <w:r>
        <w:t xml:space="preserve"> </w:t>
      </w:r>
    </w:p>
    <w:p w:rsidR="009149D8" w:rsidRPr="007577D4" w:rsidRDefault="009149D8" w:rsidP="007577D4">
      <w:pPr>
        <w:ind w:firstLine="0"/>
        <w:jc w:val="center"/>
      </w:pPr>
      <w:r w:rsidRPr="007577D4">
        <w:rPr>
          <w:b/>
        </w:rPr>
        <w:lastRenderedPageBreak/>
        <w:t>HyperTerminal</w:t>
      </w:r>
    </w:p>
    <w:p w:rsidR="009149D8" w:rsidRPr="009149D8" w:rsidRDefault="009149D8" w:rsidP="007577D4">
      <w:pPr>
        <w:pStyle w:val="Title"/>
        <w:numPr>
          <w:ilvl w:val="0"/>
          <w:numId w:val="1"/>
        </w:numPr>
        <w:jc w:val="left"/>
        <w:rPr>
          <w:b/>
        </w:rPr>
      </w:pPr>
      <w:r w:rsidRPr="009149D8">
        <w:rPr>
          <w:b/>
        </w:rPr>
        <w:t xml:space="preserve">What HyperTerminal settings should you use to connect to the router console? </w:t>
      </w:r>
    </w:p>
    <w:p w:rsidR="009149D8" w:rsidRDefault="009149D8" w:rsidP="007577D4">
      <w:pPr>
        <w:pStyle w:val="Title"/>
        <w:jc w:val="left"/>
      </w:pPr>
      <w:r>
        <w:t>In order to connect to the router console, following HyperTerminal settings and steps must be followed</w:t>
      </w:r>
    </w:p>
    <w:p w:rsidR="009149D8" w:rsidRDefault="009149D8" w:rsidP="007577D4">
      <w:pPr>
        <w:pStyle w:val="Title"/>
        <w:numPr>
          <w:ilvl w:val="0"/>
          <w:numId w:val="2"/>
        </w:numPr>
        <w:jc w:val="left"/>
      </w:pPr>
      <w:r>
        <w:t xml:space="preserve">Connect your system to the router using the serial cable. One side of the cable should be linked to the system’s serial port while the other to the router’s serial port. </w:t>
      </w:r>
    </w:p>
    <w:p w:rsidR="009149D8" w:rsidRDefault="009149D8" w:rsidP="007577D4">
      <w:pPr>
        <w:pStyle w:val="Title"/>
        <w:numPr>
          <w:ilvl w:val="0"/>
          <w:numId w:val="2"/>
        </w:numPr>
        <w:jc w:val="left"/>
      </w:pPr>
      <w:r>
        <w:t>In the Window’s menu, select ‘Accessories’</w:t>
      </w:r>
    </w:p>
    <w:p w:rsidR="009149D8" w:rsidRDefault="009149D8" w:rsidP="007577D4">
      <w:pPr>
        <w:pStyle w:val="Title"/>
        <w:numPr>
          <w:ilvl w:val="0"/>
          <w:numId w:val="2"/>
        </w:numPr>
        <w:jc w:val="left"/>
      </w:pPr>
      <w:r>
        <w:t>From ‘Accessories’, go to HyperTerminal Software. This will display a window.</w:t>
      </w:r>
    </w:p>
    <w:p w:rsidR="009149D8" w:rsidRDefault="009149D8" w:rsidP="007577D4">
      <w:pPr>
        <w:pStyle w:val="Title"/>
        <w:numPr>
          <w:ilvl w:val="0"/>
          <w:numId w:val="2"/>
        </w:numPr>
        <w:jc w:val="left"/>
      </w:pPr>
      <w:r>
        <w:t>In the connection title textbox, type Router</w:t>
      </w:r>
    </w:p>
    <w:p w:rsidR="009149D8" w:rsidRDefault="009149D8" w:rsidP="007577D4">
      <w:pPr>
        <w:pStyle w:val="Title"/>
        <w:numPr>
          <w:ilvl w:val="0"/>
          <w:numId w:val="2"/>
        </w:numPr>
        <w:jc w:val="left"/>
      </w:pPr>
      <w:r>
        <w:t xml:space="preserve">Choose ‘COM1’ from the dropdown menu. </w:t>
      </w:r>
    </w:p>
    <w:p w:rsidR="009149D8" w:rsidRDefault="009149D8" w:rsidP="007577D4">
      <w:pPr>
        <w:pStyle w:val="Title"/>
        <w:numPr>
          <w:ilvl w:val="0"/>
          <w:numId w:val="2"/>
        </w:numPr>
        <w:jc w:val="left"/>
      </w:pPr>
      <w:r>
        <w:t>Baud Rate should be altered to ‘9600’</w:t>
      </w:r>
    </w:p>
    <w:p w:rsidR="009149D8" w:rsidRDefault="009149D8" w:rsidP="007577D4">
      <w:pPr>
        <w:pStyle w:val="Title"/>
        <w:numPr>
          <w:ilvl w:val="0"/>
          <w:numId w:val="2"/>
        </w:numPr>
        <w:jc w:val="left"/>
      </w:pPr>
      <w:r>
        <w:t xml:space="preserve">Now, type in username and password in order to connect to the router console. </w:t>
      </w:r>
    </w:p>
    <w:p w:rsidR="009149D8" w:rsidRPr="009149D8" w:rsidRDefault="009149D8" w:rsidP="007577D4">
      <w:pPr>
        <w:pStyle w:val="Title"/>
        <w:numPr>
          <w:ilvl w:val="0"/>
          <w:numId w:val="1"/>
        </w:numPr>
        <w:jc w:val="left"/>
        <w:rPr>
          <w:b/>
        </w:rPr>
      </w:pPr>
      <w:r w:rsidRPr="009149D8">
        <w:rPr>
          <w:b/>
        </w:rPr>
        <w:t>What are the requirements for using a VTY</w:t>
      </w:r>
      <w:r w:rsidR="007577D4">
        <w:rPr>
          <w:b/>
        </w:rPr>
        <w:t xml:space="preserve"> </w:t>
      </w:r>
      <w:r w:rsidRPr="009149D8">
        <w:rPr>
          <w:b/>
        </w:rPr>
        <w:t xml:space="preserve">(virtual terminal) connection to a Cisco device? </w:t>
      </w:r>
    </w:p>
    <w:p w:rsidR="009149D8" w:rsidRDefault="009149D8" w:rsidP="007577D4">
      <w:pPr>
        <w:pStyle w:val="Title"/>
        <w:jc w:val="left"/>
      </w:pPr>
      <w:r>
        <w:t xml:space="preserve">VTY (Virtual Terminals) are linkages between the network and the router.  In order to use VTY connection to a Cisco Device, it must first be configured. First we set a timeout value and </w:t>
      </w:r>
      <w:r w:rsidR="007577D4">
        <w:t>give a</w:t>
      </w:r>
      <w:r>
        <w:t xml:space="preserve"> password. After this, use the transport input command for significant protocols. Use the access-class command to allow an access list for the interface. </w:t>
      </w:r>
    </w:p>
    <w:p w:rsidR="009149D8" w:rsidRPr="009149D8" w:rsidRDefault="009149D8" w:rsidP="007577D4">
      <w:pPr>
        <w:pStyle w:val="Title"/>
        <w:numPr>
          <w:ilvl w:val="0"/>
          <w:numId w:val="1"/>
        </w:numPr>
        <w:jc w:val="left"/>
        <w:rPr>
          <w:b/>
        </w:rPr>
      </w:pPr>
      <w:r w:rsidRPr="009149D8">
        <w:rPr>
          <w:b/>
        </w:rPr>
        <w:t xml:space="preserve">What types of cable can you use to connect to a PC to a router console port? </w:t>
      </w:r>
    </w:p>
    <w:p w:rsidR="00142685" w:rsidRDefault="009149D8" w:rsidP="007577D4">
      <w:pPr>
        <w:pStyle w:val="Title"/>
        <w:jc w:val="left"/>
      </w:pPr>
      <w:r>
        <w:t xml:space="preserve">To connect a PC to a router console port, Rollover cable can be used. It is also called a Console Cable or </w:t>
      </w:r>
      <w:proofErr w:type="spellStart"/>
      <w:r>
        <w:t>Yole</w:t>
      </w:r>
      <w:proofErr w:type="spellEnd"/>
      <w:r>
        <w:t xml:space="preserve"> Cable. It falls in the category of null modem cable which can be used to make a connection between a PC and a router’s port. A console cable kit is usually provided along with </w:t>
      </w:r>
      <w:r>
        <w:lastRenderedPageBreak/>
        <w:t>the router. This kit contains a console cable and an adapter</w:t>
      </w:r>
      <w:r w:rsidR="00D75E72">
        <w:fldChar w:fldCharType="begin"/>
      </w:r>
      <w:r w:rsidR="00D75E72">
        <w:instrText xml:space="preserve"> ADDIN ZOTERO_ITEM CSL_CITATION {"citationID":"wkRdfLUx","properties":{"formattedCitation":"(\\uc0\\u8220{}Share Your Computer, but Keep It Private - Research Library - ProQuest,\\uc0\\u8221{} n.d.)","plainCitation":"(“Share Your Computer, but Keep It Private - Research Library - ProQuest,” n.d.)","noteIndex":0},"citationItems":[{"id":1909,"uris":["http://zotero.org/users/local/KZl8ZL3A/items/VFXN5D62"],"uri":["http://zotero.org/users/local/KZl8ZL3A/items/VFXN5D62"],"itemData":{"id":1909,"type":"webpage","title":"Share Your Computer, but Keep It Private - Research Library - ProQuest","URL":"https://search.proquest.com/pqrl/docview/200763001/36E3CE7EA8415BPQ/2?accountid=41759","accessed":{"date-parts":[["2019",4,19]]}}}],"schema":"https://github.com/citation-style-language/schema/raw/master/csl-citation.json"} </w:instrText>
      </w:r>
      <w:r w:rsidR="00D75E72">
        <w:fldChar w:fldCharType="separate"/>
      </w:r>
      <w:r w:rsidR="00D75E72" w:rsidRPr="00D75E72">
        <w:rPr>
          <w:rFonts w:cs="Times New Roman"/>
          <w:szCs w:val="24"/>
        </w:rPr>
        <w:t xml:space="preserve">(“Share Your Computer, but Keep It Private - Research Library - </w:t>
      </w:r>
      <w:proofErr w:type="spellStart"/>
      <w:r w:rsidR="00D75E72" w:rsidRPr="00D75E72">
        <w:rPr>
          <w:rFonts w:cs="Times New Roman"/>
          <w:szCs w:val="24"/>
        </w:rPr>
        <w:t>ProQuest</w:t>
      </w:r>
      <w:proofErr w:type="spellEnd"/>
      <w:r w:rsidR="00D75E72" w:rsidRPr="00D75E72">
        <w:rPr>
          <w:rFonts w:cs="Times New Roman"/>
          <w:szCs w:val="24"/>
        </w:rPr>
        <w:t>,” n.d.)</w:t>
      </w:r>
      <w:r w:rsidR="00D75E72">
        <w:fldChar w:fldCharType="end"/>
      </w:r>
      <w:r>
        <w:t>.</w:t>
      </w: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D75E72" w:rsidRDefault="00D75E72" w:rsidP="00D75E72">
      <w:pPr>
        <w:ind w:left="720" w:hanging="720"/>
        <w:jc w:val="center"/>
        <w:rPr>
          <w:b/>
        </w:rPr>
      </w:pPr>
    </w:p>
    <w:p w:rsidR="002A2A03" w:rsidRDefault="00D75E72" w:rsidP="00D75E72">
      <w:pPr>
        <w:ind w:left="720" w:hanging="720"/>
        <w:jc w:val="center"/>
        <w:rPr>
          <w:b/>
        </w:rPr>
      </w:pPr>
      <w:r w:rsidRPr="00D75E72">
        <w:rPr>
          <w:b/>
        </w:rPr>
        <w:lastRenderedPageBreak/>
        <w:t>References</w:t>
      </w:r>
    </w:p>
    <w:p w:rsidR="00D75E72" w:rsidRPr="00D75E72" w:rsidRDefault="00D75E72" w:rsidP="00D75E72">
      <w:pPr>
        <w:pStyle w:val="Bibliography"/>
      </w:pPr>
      <w:r>
        <w:rPr>
          <w:b/>
        </w:rPr>
        <w:fldChar w:fldCharType="begin"/>
      </w:r>
      <w:r>
        <w:rPr>
          <w:b/>
        </w:rPr>
        <w:instrText xml:space="preserve"> ADDIN ZOTERO_BIBL {"uncited":[],"omitted":[],"custom":[]} CSL_BIBLIOGRAPHY </w:instrText>
      </w:r>
      <w:r>
        <w:rPr>
          <w:b/>
        </w:rPr>
        <w:fldChar w:fldCharType="separate"/>
      </w:r>
      <w:r w:rsidRPr="00D75E72">
        <w:t xml:space="preserve">Share Your Computer, but Keep It Private - Research Library - </w:t>
      </w:r>
      <w:proofErr w:type="spellStart"/>
      <w:r w:rsidRPr="00D75E72">
        <w:t>ProQuest</w:t>
      </w:r>
      <w:proofErr w:type="spellEnd"/>
      <w:r w:rsidRPr="00D75E72">
        <w:t>. (n.d.). Retrieved April 19, 2019, from https://search.proquest.com/pqrl/docview/200763001/36E3CE7EA8415BPQ/2?accountid=41759</w:t>
      </w:r>
    </w:p>
    <w:p w:rsidR="00D75E72" w:rsidRPr="00D75E72" w:rsidRDefault="00D75E72" w:rsidP="00D75E72">
      <w:pPr>
        <w:ind w:left="720" w:hanging="720"/>
        <w:rPr>
          <w:b/>
        </w:rPr>
      </w:pPr>
      <w:r>
        <w:rPr>
          <w:b/>
        </w:rPr>
        <w:fldChar w:fldCharType="end"/>
      </w:r>
      <w:bookmarkStart w:id="0" w:name="_GoBack"/>
      <w:bookmarkEnd w:id="0"/>
    </w:p>
    <w:sectPr w:rsidR="00D75E72" w:rsidRPr="00D75E72">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4B20" w:rsidRDefault="00CD4B20">
      <w:pPr>
        <w:spacing w:line="240" w:lineRule="auto"/>
      </w:pPr>
      <w:r>
        <w:separator/>
      </w:r>
    </w:p>
  </w:endnote>
  <w:endnote w:type="continuationSeparator" w:id="0">
    <w:p w:rsidR="00CD4B20" w:rsidRDefault="00CD4B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4B20" w:rsidRDefault="00CD4B20">
      <w:pPr>
        <w:spacing w:line="240" w:lineRule="auto"/>
      </w:pPr>
      <w:r>
        <w:separator/>
      </w:r>
    </w:p>
  </w:footnote>
  <w:footnote w:type="continuationSeparator" w:id="0">
    <w:p w:rsidR="00CD4B20" w:rsidRDefault="00CD4B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5E72">
      <w:rPr>
        <w:rStyle w:val="PageNumber"/>
        <w:noProof/>
      </w:rPr>
      <w:t>4</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5E72">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913A1E"/>
    <w:multiLevelType w:val="hybridMultilevel"/>
    <w:tmpl w:val="250CB3AE"/>
    <w:lvl w:ilvl="0" w:tplc="5C5E13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60218F"/>
    <w:multiLevelType w:val="hybridMultilevel"/>
    <w:tmpl w:val="2A4031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D77113"/>
    <w:multiLevelType w:val="hybridMultilevel"/>
    <w:tmpl w:val="74428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B0A32"/>
    <w:rsid w:val="000F4778"/>
    <w:rsid w:val="00105F10"/>
    <w:rsid w:val="00142685"/>
    <w:rsid w:val="001A0A79"/>
    <w:rsid w:val="001F3549"/>
    <w:rsid w:val="00285C01"/>
    <w:rsid w:val="002A2A03"/>
    <w:rsid w:val="002D2DDF"/>
    <w:rsid w:val="00300E9F"/>
    <w:rsid w:val="00351E3D"/>
    <w:rsid w:val="003601CC"/>
    <w:rsid w:val="00366BB8"/>
    <w:rsid w:val="003B6118"/>
    <w:rsid w:val="00573DB2"/>
    <w:rsid w:val="00582647"/>
    <w:rsid w:val="00616C6F"/>
    <w:rsid w:val="006939B3"/>
    <w:rsid w:val="006A6D5F"/>
    <w:rsid w:val="007435A1"/>
    <w:rsid w:val="007577D4"/>
    <w:rsid w:val="00883BA8"/>
    <w:rsid w:val="009149D8"/>
    <w:rsid w:val="00934FDC"/>
    <w:rsid w:val="00AB3FD1"/>
    <w:rsid w:val="00AF6065"/>
    <w:rsid w:val="00BD10B5"/>
    <w:rsid w:val="00C67138"/>
    <w:rsid w:val="00CD4B20"/>
    <w:rsid w:val="00CF29F0"/>
    <w:rsid w:val="00D375F9"/>
    <w:rsid w:val="00D75E72"/>
    <w:rsid w:val="00E31FC0"/>
    <w:rsid w:val="00EB2644"/>
    <w:rsid w:val="00ED07B9"/>
    <w:rsid w:val="00F341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49D8"/>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9149D8"/>
    <w:pPr>
      <w:ind w:left="720"/>
      <w:contextualSpacing/>
    </w:pPr>
  </w:style>
  <w:style w:type="paragraph" w:styleId="Bibliography">
    <w:name w:val="Bibliography"/>
    <w:basedOn w:val="Normal"/>
    <w:next w:val="Normal"/>
    <w:uiPriority w:val="37"/>
    <w:unhideWhenUsed/>
    <w:rsid w:val="00D75E7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5255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4</Pages>
  <Words>431</Words>
  <Characters>2463</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889</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4</cp:revision>
  <dcterms:created xsi:type="dcterms:W3CDTF">2019-04-19T06:07:00Z</dcterms:created>
  <dcterms:modified xsi:type="dcterms:W3CDTF">2019-04-19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WxGMuO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